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r>
        <w:rPr>
          <w:rFonts w:ascii="Noto Sans" w:eastAsia="Noto Sans" w:hAnsi="Noto Sans" w:cs="Noto Sans"/>
          <w:i/>
          <w:sz w:val="20"/>
          <w:szCs w:val="20"/>
        </w:rPr>
        <w:t>eLife</w:t>
      </w:r>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hyperlink r:id="rId9">
        <w:r>
          <w:rPr>
            <w:rFonts w:ascii="Noto Sans" w:eastAsia="Noto Sans" w:hAnsi="Noto Sans" w:cs="Noto Sans"/>
            <w:color w:val="1155CC"/>
            <w:sz w:val="20"/>
            <w:szCs w:val="20"/>
            <w:u w:val="single"/>
          </w:rPr>
          <w:t>BioSharing Information Resource</w:t>
        </w:r>
      </w:hyperlink>
      <w:r>
        <w:rPr>
          <w:rFonts w:ascii="Noto Sans" w:eastAsia="Noto Sans" w:hAnsi="Noto Sans" w:cs="Noto Sans"/>
          <w:sz w:val="20"/>
          <w:szCs w:val="20"/>
        </w:rPr>
        <w:t>), or animal research (see the </w:t>
      </w:r>
      <w:hyperlink r:id="rId10">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1">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r>
        <w:rPr>
          <w:rFonts w:ascii="Noto Sans" w:eastAsia="Noto Sans" w:hAnsi="Noto Sans" w:cs="Noto Sans"/>
          <w:i/>
          <w:sz w:val="20"/>
          <w:szCs w:val="20"/>
        </w:rPr>
        <w:t>eLife</w:t>
      </w:r>
      <w:r>
        <w:rPr>
          <w:rFonts w:ascii="Noto Sans" w:eastAsia="Noto Sans" w:hAnsi="Noto Sans" w:cs="Noto Sans"/>
          <w:sz w:val="20"/>
          <w:szCs w:val="20"/>
        </w:rPr>
        <w:t xml:space="preserve">’s </w:t>
      </w:r>
      <w:hyperlink r:id="rId12">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F102CC" w14:paraId="737D6F7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3D5AF6">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4EC3BCB7" w14:textId="17F427BC"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74FF7F4C" w:rsidR="00F102CC" w:rsidRPr="003D5AF6" w:rsidRDefault="00D80439">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791599D" w14:textId="77777777">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3D5AF6" w:rsidRDefault="003D5AF6">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Default="00427975">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Default="00427975">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B289DC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52BEC25"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3">
              <w:r>
                <w:rPr>
                  <w:rFonts w:ascii="Noto Sans" w:eastAsia="Noto Sans" w:hAnsi="Noto Sans" w:cs="Noto Sans"/>
                  <w:color w:val="434343"/>
                  <w:sz w:val="18"/>
                  <w:szCs w:val="18"/>
                </w:rPr>
                <w:t xml:space="preserve"> </w:t>
              </w:r>
            </w:hyperlink>
            <w:hyperlink r:id="rId14">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31209F92"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B966EF8" w14:textId="72365EA9" w:rsidR="00F102CC" w:rsidRPr="003D5AF6" w:rsidRDefault="00D80439">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448FB7EC"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3FBBA3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5E78B7" w14:textId="77777777" w:rsidTr="003D5AF6">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0B6931" w14:textId="49851B13" w:rsidR="00F102CC" w:rsidRPr="00854802" w:rsidRDefault="00552386">
            <w:pPr>
              <w:rPr>
                <w:rFonts w:ascii="Noto Sans" w:eastAsia="Noto Sans" w:hAnsi="Noto Sans" w:cs="Noto Sans"/>
                <w:bCs/>
                <w:sz w:val="20"/>
                <w:szCs w:val="20"/>
              </w:rPr>
            </w:pPr>
            <w:r w:rsidRPr="00854802">
              <w:rPr>
                <w:rFonts w:ascii="Noto Sans" w:eastAsia="Noto Sans" w:hAnsi="Noto Sans" w:cs="Noto Sans"/>
                <w:bCs/>
                <w:sz w:val="20"/>
                <w:szCs w:val="20"/>
              </w:rPr>
              <w:t>There is specific section on</w:t>
            </w:r>
            <w:r w:rsidR="00854802" w:rsidRPr="00854802">
              <w:rPr>
                <w:rFonts w:ascii="Noto Sans" w:eastAsia="Noto Sans" w:hAnsi="Noto Sans" w:cs="Noto Sans"/>
                <w:bCs/>
                <w:sz w:val="20"/>
                <w:szCs w:val="20"/>
              </w:rPr>
              <w:t xml:space="preserve"> Data Availability indicating that </w:t>
            </w:r>
            <w:r w:rsidR="00854802" w:rsidRPr="00854802">
              <w:rPr>
                <w:rFonts w:ascii="Noto Sans" w:hAnsi="Noto Sans" w:cs="Noto Sans"/>
                <w:sz w:val="20"/>
                <w:szCs w:val="20"/>
              </w:rPr>
              <w:t>all</w:t>
            </w:r>
            <w:r w:rsidRPr="00854802">
              <w:rPr>
                <w:rFonts w:ascii="Noto Sans" w:hAnsi="Noto Sans" w:cs="Noto Sans"/>
                <w:sz w:val="20"/>
                <w:szCs w:val="20"/>
              </w:rPr>
              <w:t xml:space="preserve"> Datasets produced in this study are available in the following database: RNA-seq data: Gene expression Omnibus, GSE143996 (https://www.ncbi.nlm.nih.gov/geo/query/acc.cgi?acc=GSE143996).</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5C9901C6" w:rsidR="00F102CC" w:rsidRPr="003D5AF6" w:rsidRDefault="00F102CC">
            <w:pPr>
              <w:rPr>
                <w:rFonts w:ascii="Noto Sans" w:eastAsia="Noto Sans" w:hAnsi="Noto Sans" w:cs="Noto Sans"/>
                <w:bCs/>
                <w:color w:val="434343"/>
                <w:sz w:val="18"/>
                <w:szCs w:val="18"/>
              </w:rPr>
            </w:pPr>
          </w:p>
        </w:tc>
      </w:tr>
      <w:tr w:rsidR="00F102CC" w14:paraId="465EA241" w14:textId="77777777" w:rsidTr="00A11E52">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F102CC" w:rsidRPr="003D5AF6" w:rsidRDefault="00F102CC">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F102CC" w:rsidRDefault="00427975">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F102CC" w:rsidRDefault="00427975">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F102CC" w14:paraId="23672BFE"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77CAD75" w14:textId="77777777">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42EF030"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1EB0F6F3" w:rsidR="00F102CC" w:rsidRPr="003D5AF6" w:rsidRDefault="002C6A95">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D69208A"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Primary cultures: Provide species, strain, sex of origin, genetic modification status.</w:t>
            </w:r>
            <w:r w:rsidR="00C84413">
              <w:rPr>
                <w:rFonts w:ascii="Noto Sans" w:eastAsia="Noto Sans" w:hAnsi="Noto Sans" w:cs="Noto Sans"/>
                <w:color w:val="434343"/>
                <w:sz w:val="18"/>
                <w:szCs w:val="18"/>
              </w:rPr>
              <w:t xml:space="preserve">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79DC2D62" w:rsidR="00F102CC" w:rsidRPr="003D5AF6" w:rsidRDefault="002C6A95">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599BE28"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4EB491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88B7E5" w14:textId="77777777">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8A64E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24DD247" w14:textId="208B7C25" w:rsidR="00F102CC" w:rsidRPr="003D5AF6" w:rsidRDefault="002C6A95">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BA0CC77" w14:textId="77777777" w:rsidTr="003D5AF6">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6D00505C" w:rsidR="00F102CC" w:rsidRPr="003D5AF6" w:rsidRDefault="002C6A95">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39E7FE9"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8855AA1"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48DA1AA" w14:textId="77777777" w:rsidTr="003D5AF6">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Plants: provide species and strain, ecotyp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7FA5D809" w:rsidR="00F102CC" w:rsidRPr="003D5AF6" w:rsidRDefault="002C6A95">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5468CA71" w14:textId="77777777" w:rsidTr="003D5AF6">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1D302E2B" w:rsidR="00F102CC" w:rsidRPr="003D5AF6" w:rsidRDefault="00A72CBB">
            <w:pPr>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As indicated in the </w:t>
            </w:r>
            <w:r w:rsidR="00475789">
              <w:rPr>
                <w:rFonts w:ascii="Noto Sans" w:eastAsia="Noto Sans" w:hAnsi="Noto Sans" w:cs="Noto Sans"/>
                <w:bCs/>
                <w:color w:val="434343"/>
                <w:sz w:val="18"/>
                <w:szCs w:val="18"/>
              </w:rPr>
              <w:t xml:space="preserve">Materials and </w:t>
            </w:r>
            <w:r>
              <w:rPr>
                <w:rFonts w:ascii="Noto Sans" w:eastAsia="Noto Sans" w:hAnsi="Noto Sans" w:cs="Noto Sans"/>
                <w:bCs/>
                <w:color w:val="434343"/>
                <w:sz w:val="18"/>
                <w:szCs w:val="18"/>
              </w:rPr>
              <w:t>method</w:t>
            </w:r>
            <w:r w:rsidR="00475789">
              <w:rPr>
                <w:rFonts w:ascii="Noto Sans" w:eastAsia="Noto Sans" w:hAnsi="Noto Sans" w:cs="Noto Sans"/>
                <w:bCs/>
                <w:color w:val="434343"/>
                <w:sz w:val="18"/>
                <w:szCs w:val="18"/>
              </w:rPr>
              <w:t>s</w:t>
            </w:r>
            <w:r>
              <w:rPr>
                <w:rFonts w:ascii="Noto Sans" w:eastAsia="Noto Sans" w:hAnsi="Noto Sans" w:cs="Noto Sans"/>
                <w:bCs/>
                <w:color w:val="434343"/>
                <w:sz w:val="18"/>
                <w:szCs w:val="18"/>
              </w:rPr>
              <w:t xml:space="preserve"> section and subsection</w:t>
            </w:r>
            <w:r w:rsidR="00475789">
              <w:rPr>
                <w:rFonts w:ascii="Noto Sans" w:eastAsia="Noto Sans" w:hAnsi="Noto Sans" w:cs="Noto Sans"/>
                <w:bCs/>
                <w:color w:val="434343"/>
                <w:sz w:val="18"/>
                <w:szCs w:val="18"/>
              </w:rPr>
              <w:t xml:space="preserve"> </w:t>
            </w:r>
            <w:r w:rsidR="00475789" w:rsidRPr="00475789">
              <w:rPr>
                <w:rFonts w:ascii="Noto Sans" w:eastAsia="Noto Sans" w:hAnsi="Noto Sans" w:cs="Noto Sans"/>
                <w:bCs/>
                <w:color w:val="434343"/>
                <w:sz w:val="18"/>
                <w:szCs w:val="18"/>
              </w:rPr>
              <w:t>Bacterial Strains, media and growth conditions</w:t>
            </w:r>
            <w:r w:rsidR="00475789">
              <w:rPr>
                <w:rFonts w:ascii="Noto Sans" w:eastAsia="Noto Sans" w:hAnsi="Noto Sans" w:cs="Noto Sans"/>
                <w:bCs/>
                <w:color w:val="434343"/>
                <w:sz w:val="18"/>
                <w:szCs w:val="18"/>
              </w:rPr>
              <w:t>,</w:t>
            </w:r>
            <w:r>
              <w:rPr>
                <w:rFonts w:ascii="Noto Sans" w:eastAsia="Noto Sans" w:hAnsi="Noto Sans" w:cs="Noto Sans"/>
                <w:bCs/>
                <w:color w:val="434343"/>
                <w:sz w:val="18"/>
                <w:szCs w:val="18"/>
              </w:rPr>
              <w:t xml:space="preserve"> </w:t>
            </w:r>
            <w:r w:rsidR="00603085">
              <w:rPr>
                <w:rFonts w:ascii="Noto Sans" w:eastAsia="Noto Sans" w:hAnsi="Noto Sans" w:cs="Noto Sans"/>
                <w:bCs/>
                <w:color w:val="434343"/>
                <w:sz w:val="18"/>
                <w:szCs w:val="18"/>
              </w:rPr>
              <w:t>Mycobacterium tuberculosis</w:t>
            </w:r>
            <w:r w:rsidR="00B31C36" w:rsidRPr="00B31C36">
              <w:rPr>
                <w:rFonts w:ascii="Noto Sans" w:eastAsia="Noto Sans" w:hAnsi="Noto Sans" w:cs="Noto Sans"/>
                <w:bCs/>
                <w:color w:val="434343"/>
                <w:sz w:val="18"/>
                <w:szCs w:val="18"/>
              </w:rPr>
              <w:t xml:space="preserve"> H37Rv (ATCC</w:t>
            </w:r>
            <w:r w:rsidR="00104F52">
              <w:rPr>
                <w:rFonts w:ascii="Noto Sans" w:eastAsia="Noto Sans" w:hAnsi="Noto Sans" w:cs="Noto Sans"/>
                <w:bCs/>
                <w:color w:val="434343"/>
                <w:sz w:val="18"/>
                <w:szCs w:val="18"/>
              </w:rPr>
              <w:t xml:space="preserve"> 27294</w:t>
            </w:r>
            <w:r w:rsidR="00B31C36" w:rsidRPr="00B31C36">
              <w:rPr>
                <w:rFonts w:ascii="Noto Sans" w:eastAsia="Noto Sans" w:hAnsi="Noto Sans" w:cs="Noto Sans"/>
                <w:bCs/>
                <w:color w:val="434343"/>
                <w:sz w:val="18"/>
                <w:szCs w:val="18"/>
              </w:rPr>
              <w:t>) and derivative strains virRmut and virRmut-C (complemented strain) (Rath et al., 2013) were used in this study</w:t>
            </w:r>
            <w:r w:rsidR="00104F52">
              <w:rPr>
                <w:rFonts w:ascii="Noto Sans" w:eastAsia="Noto Sans" w:hAnsi="Noto Sans" w:cs="Noto Sans"/>
                <w:bCs/>
                <w:color w:val="434343"/>
                <w:sz w:val="18"/>
                <w:szCs w:val="18"/>
              </w:rPr>
              <w:t>. Myc</w:t>
            </w:r>
            <w:r w:rsidR="00603085">
              <w:rPr>
                <w:rFonts w:ascii="Noto Sans" w:eastAsia="Noto Sans" w:hAnsi="Noto Sans" w:cs="Noto Sans"/>
                <w:bCs/>
                <w:color w:val="434343"/>
                <w:sz w:val="18"/>
                <w:szCs w:val="18"/>
              </w:rPr>
              <w:t>o</w:t>
            </w:r>
            <w:r w:rsidR="00104F52">
              <w:rPr>
                <w:rFonts w:ascii="Noto Sans" w:eastAsia="Noto Sans" w:hAnsi="Noto Sans" w:cs="Noto Sans"/>
                <w:bCs/>
                <w:color w:val="434343"/>
                <w:sz w:val="18"/>
                <w:szCs w:val="18"/>
              </w:rPr>
              <w:t xml:space="preserve">bacterium smegmatis </w:t>
            </w:r>
            <w:r w:rsidRPr="00A72CBB">
              <w:rPr>
                <w:rFonts w:ascii="Noto Sans" w:eastAsia="Noto Sans" w:hAnsi="Noto Sans" w:cs="Noto Sans"/>
                <w:bCs/>
                <w:color w:val="434343"/>
                <w:sz w:val="18"/>
                <w:szCs w:val="18"/>
              </w:rPr>
              <w:t>ATCC 700084</w:t>
            </w:r>
            <w:r>
              <w:rPr>
                <w:rFonts w:ascii="Noto Sans" w:eastAsia="Noto Sans" w:hAnsi="Noto Sans" w:cs="Noto Sans"/>
                <w:bCs/>
                <w:color w:val="434343"/>
                <w:sz w:val="18"/>
                <w:szCs w:val="18"/>
              </w:rPr>
              <w:t xml:space="preserve"> was also used in this study.</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77777777" w:rsidR="00F102CC" w:rsidRPr="003D5AF6" w:rsidRDefault="00F102CC">
            <w:pPr>
              <w:rPr>
                <w:rFonts w:ascii="Noto Sans" w:eastAsia="Noto Sans" w:hAnsi="Noto Sans" w:cs="Noto Sans"/>
                <w:bCs/>
                <w:color w:val="434343"/>
                <w:sz w:val="18"/>
                <w:szCs w:val="18"/>
              </w:rPr>
            </w:pPr>
          </w:p>
        </w:tc>
      </w:tr>
      <w:tr w:rsidR="00F102CC" w14:paraId="7D75567E"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F102CC" w:rsidRPr="003D5AF6" w:rsidRDefault="00F102CC">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AC6616D"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A22D679" w14:textId="77777777" w:rsidTr="003D5AF6">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F102CC" w:rsidRDefault="00427975">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sex</w:t>
            </w:r>
            <w:r w:rsidR="00A11E52">
              <w:rPr>
                <w:rFonts w:ascii="Noto Sans" w:eastAsia="Noto Sans" w:hAnsi="Noto Sans" w:cs="Noto Sans"/>
                <w:color w:val="434343"/>
                <w:sz w:val="18"/>
                <w:szCs w:val="18"/>
              </w:rPr>
              <w:t xml:space="preserve">, </w:t>
            </w:r>
            <w:r>
              <w:rPr>
                <w:rFonts w:ascii="Noto Sans" w:eastAsia="Noto Sans" w:hAnsi="Noto Sans" w:cs="Noto Sans"/>
                <w:color w:val="434343"/>
                <w:sz w:val="18"/>
                <w:szCs w:val="18"/>
              </w:rPr>
              <w:t xml:space="preserve">gender </w:t>
            </w:r>
            <w:r w:rsidR="00A11E52">
              <w:rPr>
                <w:rFonts w:ascii="Noto Sans" w:eastAsia="Noto Sans" w:hAnsi="Noto Sans" w:cs="Noto Sans"/>
                <w:color w:val="434343"/>
                <w:sz w:val="18"/>
                <w:szCs w:val="18"/>
              </w:rPr>
              <w:t>and</w:t>
            </w:r>
            <w:r>
              <w:rPr>
                <w:rFonts w:ascii="Noto Sans" w:eastAsia="Noto Sans" w:hAnsi="Noto Sans" w:cs="Noto Sans"/>
                <w:color w:val="434343"/>
                <w:sz w:val="18"/>
                <w:szCs w:val="18"/>
              </w:rPr>
              <w:t xml:space="preserve">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1CB50D39" w:rsidR="00F102CC" w:rsidRDefault="002C6A95">
            <w:pPr>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F102CC" w14:paraId="449C5579"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lastRenderedPageBreak/>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49644E" w14:textId="77777777" w:rsidTr="003D5AF6">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549DC495" w:rsidR="00F102CC" w:rsidRPr="003D5AF6" w:rsidRDefault="002C6A95">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BDD29B4"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199D21C"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51E6AD8"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7470366C"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0321EC" w14:textId="77777777" w:rsidTr="003D5AF6">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5DB4854"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72247237" w:rsidR="00F102CC" w:rsidRPr="003D5AF6" w:rsidRDefault="00D30B82">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2C685749"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A394521"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21E007F"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Experimental study design (statistics </w:t>
            </w:r>
            <w:r w:rsidR="001B3BCC">
              <w:rPr>
                <w:rFonts w:ascii="Noto Sans" w:eastAsia="Noto Sans" w:hAnsi="Noto Sans" w:cs="Noto Sans"/>
                <w:b/>
                <w:color w:val="434343"/>
                <w:sz w:val="18"/>
                <w:szCs w:val="18"/>
              </w:rPr>
              <w:t>details) *</w:t>
            </w:r>
          </w:p>
        </w:tc>
      </w:tr>
      <w:tr w:rsidR="00F102CC" w14:paraId="6394CD84"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896DF55" w14:textId="77777777" w:rsidTr="003D5AF6">
        <w:trPr>
          <w:trHeight w:val="34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9D3A7C" w14:textId="77777777" w:rsidR="00F102CC" w:rsidRPr="00C67F9C" w:rsidRDefault="00427975">
            <w:pPr>
              <w:rPr>
                <w:rFonts w:ascii="Noto Sans" w:eastAsia="Noto Sans" w:hAnsi="Noto Sans" w:cs="Noto Sans"/>
                <w:color w:val="434343"/>
                <w:sz w:val="18"/>
                <w:szCs w:val="18"/>
              </w:rPr>
            </w:pPr>
            <w:r w:rsidRPr="00C67F9C">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D998B6" w14:textId="77777777" w:rsidR="00F102CC" w:rsidRPr="00C67F9C"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C46D03" w14:textId="654BA16A" w:rsidR="00F102CC" w:rsidRPr="00C67F9C" w:rsidRDefault="00CE1B3A">
            <w:pPr>
              <w:spacing w:line="225" w:lineRule="auto"/>
              <w:rPr>
                <w:rFonts w:eastAsia="Noto Sans"/>
                <w:bCs/>
                <w:color w:val="434343"/>
                <w:sz w:val="18"/>
                <w:szCs w:val="18"/>
              </w:rPr>
            </w:pPr>
            <w:r w:rsidRPr="00C67F9C">
              <w:rPr>
                <w:rFonts w:eastAsia="Noto Sans"/>
                <w:bCs/>
                <w:color w:val="434343"/>
                <w:sz w:val="18"/>
                <w:szCs w:val="18"/>
              </w:rPr>
              <w:t>N/A</w:t>
            </w:r>
          </w:p>
        </w:tc>
      </w:tr>
      <w:tr w:rsidR="00CE1B3A" w14:paraId="640B934F" w14:textId="77777777" w:rsidTr="003D5AF6">
        <w:trPr>
          <w:trHeight w:val="361"/>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02B883" w14:textId="77777777" w:rsidR="00CE1B3A" w:rsidRPr="00C67F9C" w:rsidRDefault="00CE1B3A" w:rsidP="00CE1B3A">
            <w:pPr>
              <w:rPr>
                <w:rFonts w:ascii="Noto Sans" w:eastAsia="Noto Sans" w:hAnsi="Noto Sans" w:cs="Noto Sans"/>
                <w:color w:val="434343"/>
                <w:sz w:val="18"/>
                <w:szCs w:val="18"/>
              </w:rPr>
            </w:pPr>
            <w:r w:rsidRPr="00C67F9C">
              <w:rPr>
                <w:rFonts w:ascii="Noto Sans" w:eastAsia="Noto Sans" w:hAnsi="Noto Sans" w:cs="Noto Sans"/>
                <w:color w:val="434343"/>
                <w:sz w:val="18"/>
                <w:szCs w:val="18"/>
              </w:rPr>
              <w:t>Randomis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6D6483" w14:textId="77777777" w:rsidR="00CE1B3A" w:rsidRPr="00C67F9C" w:rsidRDefault="00CE1B3A" w:rsidP="00CE1B3A">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DB5D726" w14:textId="44DD99FA" w:rsidR="00CE1B3A" w:rsidRPr="00C67F9C" w:rsidRDefault="00CE1B3A" w:rsidP="00CE1B3A">
            <w:pPr>
              <w:spacing w:line="225" w:lineRule="auto"/>
              <w:rPr>
                <w:rFonts w:ascii="Noto Sans" w:eastAsia="Noto Sans" w:hAnsi="Noto Sans" w:cs="Noto Sans"/>
                <w:b/>
                <w:color w:val="434343"/>
                <w:sz w:val="18"/>
                <w:szCs w:val="18"/>
              </w:rPr>
            </w:pPr>
            <w:r w:rsidRPr="00C67F9C">
              <w:rPr>
                <w:rFonts w:eastAsia="Noto Sans"/>
                <w:bCs/>
                <w:color w:val="434343"/>
                <w:sz w:val="18"/>
                <w:szCs w:val="18"/>
              </w:rPr>
              <w:t>N/A</w:t>
            </w:r>
          </w:p>
        </w:tc>
      </w:tr>
      <w:tr w:rsidR="00CE1B3A" w14:paraId="6EEAB134" w14:textId="77777777" w:rsidTr="003D5AF6">
        <w:trPr>
          <w:trHeight w:val="373"/>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1F3AFB" w14:textId="77777777" w:rsidR="00CE1B3A" w:rsidRPr="00C67F9C" w:rsidRDefault="00CE1B3A" w:rsidP="00CE1B3A">
            <w:pPr>
              <w:rPr>
                <w:rFonts w:ascii="Noto Sans" w:eastAsia="Noto Sans" w:hAnsi="Noto Sans" w:cs="Noto Sans"/>
                <w:color w:val="434343"/>
                <w:sz w:val="18"/>
                <w:szCs w:val="18"/>
              </w:rPr>
            </w:pPr>
            <w:r w:rsidRPr="00C67F9C">
              <w:rPr>
                <w:rFonts w:ascii="Noto Sans" w:eastAsia="Noto Sans" w:hAnsi="Noto Sans" w:cs="Noto Sans"/>
                <w:color w:val="434343"/>
                <w:sz w:val="18"/>
                <w:szCs w:val="18"/>
              </w:rPr>
              <w:t>Blinding</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267DA2" w14:textId="77777777" w:rsidR="00CE1B3A" w:rsidRPr="00C67F9C" w:rsidRDefault="00CE1B3A" w:rsidP="00CE1B3A">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AE9083" w14:textId="7DE47976" w:rsidR="00CE1B3A" w:rsidRPr="00C67F9C" w:rsidRDefault="00CE1B3A" w:rsidP="00CE1B3A">
            <w:pPr>
              <w:spacing w:line="225" w:lineRule="auto"/>
              <w:rPr>
                <w:rFonts w:ascii="Noto Sans" w:eastAsia="Noto Sans" w:hAnsi="Noto Sans" w:cs="Noto Sans"/>
                <w:bCs/>
                <w:color w:val="434343"/>
                <w:sz w:val="18"/>
                <w:szCs w:val="18"/>
              </w:rPr>
            </w:pPr>
            <w:r w:rsidRPr="00C67F9C">
              <w:rPr>
                <w:rFonts w:eastAsia="Noto Sans"/>
                <w:bCs/>
                <w:color w:val="434343"/>
                <w:sz w:val="18"/>
                <w:szCs w:val="18"/>
              </w:rPr>
              <w:t>N/A</w:t>
            </w:r>
          </w:p>
        </w:tc>
      </w:tr>
      <w:tr w:rsidR="00CE1B3A" w14:paraId="0AB73282" w14:textId="77777777" w:rsidTr="003D5AF6">
        <w:trPr>
          <w:trHeight w:val="39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9CF9E6" w14:textId="77777777" w:rsidR="00CE1B3A" w:rsidRPr="00C67F9C" w:rsidRDefault="00CE1B3A" w:rsidP="00CE1B3A">
            <w:pPr>
              <w:rPr>
                <w:rFonts w:ascii="Noto Sans" w:eastAsia="Noto Sans" w:hAnsi="Noto Sans" w:cs="Noto Sans"/>
                <w:color w:val="434343"/>
                <w:sz w:val="18"/>
                <w:szCs w:val="18"/>
              </w:rPr>
            </w:pPr>
            <w:r w:rsidRPr="00C67F9C">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D2BB682" w14:textId="77777777" w:rsidR="00CE1B3A" w:rsidRPr="00C67F9C" w:rsidRDefault="00CE1B3A" w:rsidP="00CE1B3A">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057DC8" w14:textId="2E4399BC" w:rsidR="00CE1B3A" w:rsidRPr="00C67F9C" w:rsidRDefault="00CE1B3A" w:rsidP="00CE1B3A">
            <w:pPr>
              <w:spacing w:line="225" w:lineRule="auto"/>
              <w:rPr>
                <w:rFonts w:ascii="Noto Sans" w:eastAsia="Noto Sans" w:hAnsi="Noto Sans" w:cs="Noto Sans"/>
                <w:bCs/>
                <w:color w:val="434343"/>
                <w:sz w:val="18"/>
                <w:szCs w:val="18"/>
              </w:rPr>
            </w:pPr>
            <w:r w:rsidRPr="00C67F9C">
              <w:rPr>
                <w:rFonts w:eastAsia="Noto Sans"/>
                <w:bCs/>
                <w:color w:val="434343"/>
                <w:sz w:val="18"/>
                <w:szCs w:val="18"/>
              </w:rPr>
              <w:t>N/A</w:t>
            </w:r>
          </w:p>
        </w:tc>
      </w:tr>
      <w:tr w:rsidR="00CE1B3A" w14:paraId="14D7061B" w14:textId="77777777">
        <w:trPr>
          <w:trHeight w:val="425"/>
        </w:trPr>
        <w:tc>
          <w:tcPr>
            <w:tcW w:w="5595" w:type="dxa"/>
            <w:tcBorders>
              <w:top w:val="nil"/>
              <w:left w:val="nil"/>
              <w:bottom w:val="nil"/>
              <w:right w:val="nil"/>
            </w:tcBorders>
            <w:shd w:val="clear" w:color="auto" w:fill="auto"/>
            <w:tcMar>
              <w:top w:w="100" w:type="dxa"/>
              <w:left w:w="100" w:type="dxa"/>
              <w:bottom w:w="100" w:type="dxa"/>
              <w:right w:w="100" w:type="dxa"/>
            </w:tcMar>
          </w:tcPr>
          <w:p w14:paraId="31195854" w14:textId="77777777" w:rsidR="00CE1B3A" w:rsidRPr="003D5AF6" w:rsidRDefault="00CE1B3A" w:rsidP="00CE1B3A">
            <w:pPr>
              <w:rPr>
                <w:rFonts w:ascii="Noto Sans" w:eastAsia="Noto Sans" w:hAnsi="Noto Sans" w:cs="Noto Sans"/>
                <w:b/>
                <w:color w:val="434343"/>
                <w:sz w:val="16"/>
                <w:szCs w:val="16"/>
              </w:rPr>
            </w:pPr>
          </w:p>
        </w:tc>
        <w:tc>
          <w:tcPr>
            <w:tcW w:w="3105" w:type="dxa"/>
            <w:tcBorders>
              <w:top w:val="nil"/>
              <w:left w:val="nil"/>
              <w:bottom w:val="nil"/>
              <w:right w:val="nil"/>
            </w:tcBorders>
            <w:shd w:val="clear" w:color="auto" w:fill="auto"/>
            <w:tcMar>
              <w:top w:w="100" w:type="dxa"/>
              <w:left w:w="100" w:type="dxa"/>
              <w:bottom w:w="100" w:type="dxa"/>
              <w:right w:w="100" w:type="dxa"/>
            </w:tcMar>
          </w:tcPr>
          <w:p w14:paraId="345E63B6" w14:textId="77777777" w:rsidR="00CE1B3A" w:rsidRDefault="00CE1B3A" w:rsidP="00CE1B3A">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nil"/>
              <w:right w:val="nil"/>
            </w:tcBorders>
            <w:shd w:val="clear" w:color="auto" w:fill="auto"/>
            <w:tcMar>
              <w:top w:w="100" w:type="dxa"/>
              <w:left w:w="100" w:type="dxa"/>
              <w:bottom w:w="100" w:type="dxa"/>
              <w:right w:w="100" w:type="dxa"/>
            </w:tcMar>
          </w:tcPr>
          <w:p w14:paraId="242404C0" w14:textId="77777777" w:rsidR="00CE1B3A" w:rsidRDefault="00CE1B3A" w:rsidP="00CE1B3A">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CE1B3A" w14:paraId="6A159F8E"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CE1B3A" w:rsidRDefault="00CE1B3A" w:rsidP="00CE1B3A">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CE1B3A" w:rsidRDefault="00CE1B3A" w:rsidP="00CE1B3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CE1B3A" w:rsidRDefault="00CE1B3A" w:rsidP="00CE1B3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CE1B3A" w14:paraId="6D87191A" w14:textId="77777777">
        <w:trPr>
          <w:trHeight w:val="650"/>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9707A4" w14:textId="77777777" w:rsidR="00CE1B3A" w:rsidRPr="00DB4F16" w:rsidRDefault="00CE1B3A" w:rsidP="00CE1B3A">
            <w:pPr>
              <w:rPr>
                <w:rFonts w:ascii="Noto Sans" w:eastAsia="Noto Sans" w:hAnsi="Noto Sans" w:cs="Noto Sans"/>
                <w:color w:val="434343"/>
                <w:sz w:val="18"/>
                <w:szCs w:val="18"/>
                <w:highlight w:val="yellow"/>
              </w:rPr>
            </w:pPr>
            <w:r w:rsidRPr="0046408A">
              <w:rPr>
                <w:rFonts w:ascii="Noto Sans" w:eastAsia="Noto Sans" w:hAnsi="Noto Sans" w:cs="Noto Sans"/>
                <w:color w:val="434343"/>
                <w:sz w:val="18"/>
                <w:szCs w:val="18"/>
              </w:rPr>
              <w:t>State number of times the experiment was replicated in the laborator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51E86A9" w14:textId="77777777" w:rsidR="00CE1B3A" w:rsidRPr="005173A0" w:rsidRDefault="00C33370" w:rsidP="00CE1B3A">
            <w:pPr>
              <w:spacing w:line="225" w:lineRule="auto"/>
              <w:rPr>
                <w:rFonts w:asciiTheme="majorHAnsi" w:hAnsiTheme="majorHAnsi" w:cs="Arial"/>
                <w:sz w:val="18"/>
                <w:szCs w:val="18"/>
              </w:rPr>
            </w:pPr>
            <w:r w:rsidRPr="005173A0">
              <w:rPr>
                <w:rFonts w:asciiTheme="majorHAnsi" w:hAnsiTheme="majorHAnsi" w:cs="Arial"/>
                <w:sz w:val="18"/>
                <w:szCs w:val="18"/>
              </w:rPr>
              <w:t xml:space="preserve">Figure 1. </w:t>
            </w:r>
            <w:r w:rsidRPr="005173A0">
              <w:rPr>
                <w:rFonts w:asciiTheme="majorHAnsi" w:hAnsiTheme="majorHAnsi" w:cs="Arial"/>
                <w:sz w:val="18"/>
                <w:szCs w:val="18"/>
              </w:rPr>
              <w:t>The number of cells analyzed varied from n = 20 (WT), n = 15 (</w:t>
            </w:r>
            <w:r w:rsidRPr="005173A0">
              <w:rPr>
                <w:rFonts w:asciiTheme="majorHAnsi" w:hAnsiTheme="majorHAnsi" w:cs="Arial"/>
                <w:i/>
                <w:iCs/>
                <w:sz w:val="18"/>
                <w:szCs w:val="18"/>
              </w:rPr>
              <w:t>virR</w:t>
            </w:r>
            <w:r w:rsidRPr="005173A0">
              <w:rPr>
                <w:rFonts w:asciiTheme="majorHAnsi" w:hAnsiTheme="majorHAnsi" w:cs="Arial"/>
                <w:i/>
                <w:iCs/>
                <w:sz w:val="18"/>
                <w:szCs w:val="18"/>
                <w:vertAlign w:val="superscript"/>
              </w:rPr>
              <w:t>mut</w:t>
            </w:r>
            <w:r w:rsidRPr="005173A0">
              <w:rPr>
                <w:rFonts w:asciiTheme="majorHAnsi" w:hAnsiTheme="majorHAnsi" w:cs="Arial"/>
                <w:sz w:val="18"/>
                <w:szCs w:val="18"/>
              </w:rPr>
              <w:t>) and n = 23 (</w:t>
            </w:r>
            <w:r w:rsidRPr="005173A0">
              <w:rPr>
                <w:rFonts w:asciiTheme="majorHAnsi" w:hAnsiTheme="majorHAnsi" w:cs="Arial"/>
                <w:i/>
                <w:iCs/>
                <w:sz w:val="18"/>
                <w:szCs w:val="18"/>
              </w:rPr>
              <w:t>virR</w:t>
            </w:r>
            <w:r w:rsidRPr="005173A0">
              <w:rPr>
                <w:rFonts w:asciiTheme="majorHAnsi" w:hAnsiTheme="majorHAnsi" w:cs="Arial"/>
                <w:i/>
                <w:iCs/>
                <w:sz w:val="18"/>
                <w:szCs w:val="18"/>
                <w:vertAlign w:val="superscript"/>
              </w:rPr>
              <w:t>mut</w:t>
            </w:r>
            <w:r w:rsidRPr="005173A0">
              <w:rPr>
                <w:rFonts w:asciiTheme="majorHAnsi" w:hAnsiTheme="majorHAnsi" w:cs="Arial"/>
                <w:sz w:val="18"/>
                <w:szCs w:val="18"/>
              </w:rPr>
              <w:t>-C).</w:t>
            </w:r>
          </w:p>
          <w:p w14:paraId="6117D3DD" w14:textId="1BFC4EB7" w:rsidR="00C33370" w:rsidRDefault="007C7ED1" w:rsidP="00CE1B3A">
            <w:pPr>
              <w:spacing w:line="225" w:lineRule="auto"/>
              <w:rPr>
                <w:rFonts w:asciiTheme="majorHAnsi" w:eastAsia="Noto Sans" w:hAnsiTheme="majorHAnsi"/>
                <w:bCs/>
                <w:color w:val="434343"/>
                <w:sz w:val="18"/>
                <w:szCs w:val="18"/>
              </w:rPr>
            </w:pPr>
            <w:r w:rsidRPr="005173A0">
              <w:rPr>
                <w:rFonts w:asciiTheme="majorHAnsi" w:eastAsia="Noto Sans" w:hAnsiTheme="majorHAnsi"/>
                <w:bCs/>
                <w:color w:val="434343"/>
                <w:sz w:val="18"/>
                <w:szCs w:val="18"/>
              </w:rPr>
              <w:t xml:space="preserve">Figure 2. In all panels </w:t>
            </w:r>
            <w:r w:rsidR="005173A0">
              <w:rPr>
                <w:rFonts w:asciiTheme="majorHAnsi" w:eastAsia="Noto Sans" w:hAnsiTheme="majorHAnsi"/>
                <w:bCs/>
                <w:color w:val="434343"/>
                <w:sz w:val="18"/>
                <w:szCs w:val="18"/>
              </w:rPr>
              <w:t>d</w:t>
            </w:r>
            <w:r w:rsidRPr="005173A0">
              <w:rPr>
                <w:rFonts w:asciiTheme="majorHAnsi" w:eastAsia="Noto Sans" w:hAnsiTheme="majorHAnsi"/>
                <w:bCs/>
                <w:color w:val="434343"/>
                <w:sz w:val="18"/>
                <w:szCs w:val="18"/>
              </w:rPr>
              <w:t>ata are mean and standard deviations of three biological replicates</w:t>
            </w:r>
            <w:r w:rsidR="005173A0">
              <w:rPr>
                <w:rFonts w:asciiTheme="majorHAnsi" w:eastAsia="Noto Sans" w:hAnsiTheme="majorHAnsi"/>
                <w:bCs/>
                <w:color w:val="434343"/>
                <w:sz w:val="18"/>
                <w:szCs w:val="18"/>
              </w:rPr>
              <w:t>.</w:t>
            </w:r>
            <w:r w:rsidR="004E215A">
              <w:rPr>
                <w:rFonts w:asciiTheme="majorHAnsi" w:eastAsia="Noto Sans" w:hAnsiTheme="majorHAnsi"/>
                <w:bCs/>
                <w:color w:val="434343"/>
                <w:sz w:val="18"/>
                <w:szCs w:val="18"/>
              </w:rPr>
              <w:t xml:space="preserve"> Experiment</w:t>
            </w:r>
            <w:r w:rsidR="008833B1">
              <w:rPr>
                <w:rFonts w:asciiTheme="majorHAnsi" w:eastAsia="Noto Sans" w:hAnsiTheme="majorHAnsi"/>
                <w:bCs/>
                <w:color w:val="434343"/>
                <w:sz w:val="18"/>
                <w:szCs w:val="18"/>
              </w:rPr>
              <w:t>s</w:t>
            </w:r>
            <w:r w:rsidR="004E215A">
              <w:rPr>
                <w:rFonts w:asciiTheme="majorHAnsi" w:eastAsia="Noto Sans" w:hAnsiTheme="majorHAnsi"/>
                <w:bCs/>
                <w:color w:val="434343"/>
                <w:sz w:val="18"/>
                <w:szCs w:val="18"/>
              </w:rPr>
              <w:t xml:space="preserve"> were repeated at least twice in the laboratory.</w:t>
            </w:r>
          </w:p>
          <w:p w14:paraId="1D21A2C8" w14:textId="77777777" w:rsidR="005173A0" w:rsidRDefault="0014542C" w:rsidP="00CE1B3A">
            <w:pPr>
              <w:spacing w:line="225" w:lineRule="auto"/>
              <w:rPr>
                <w:rFonts w:eastAsia="Noto Sans"/>
                <w:bCs/>
                <w:color w:val="434343"/>
                <w:sz w:val="18"/>
                <w:szCs w:val="18"/>
              </w:rPr>
            </w:pPr>
            <w:r w:rsidRPr="0014542C">
              <w:rPr>
                <w:rFonts w:eastAsia="Noto Sans"/>
                <w:bCs/>
                <w:color w:val="434343"/>
                <w:sz w:val="18"/>
                <w:szCs w:val="18"/>
              </w:rPr>
              <w:t xml:space="preserve">Figure 3. </w:t>
            </w:r>
            <w:r w:rsidRPr="0014542C">
              <w:rPr>
                <w:rFonts w:eastAsia="Noto Sans"/>
                <w:bCs/>
                <w:color w:val="434343"/>
                <w:sz w:val="18"/>
                <w:szCs w:val="18"/>
              </w:rPr>
              <w:t>Experiment design for RNA-seq analyses. RNA was extracted from whole cell extracts from 4 replicate cultures of each strain (WT, virRmut, and virRmut -Comp)</w:t>
            </w:r>
            <w:r>
              <w:rPr>
                <w:rFonts w:eastAsia="Noto Sans"/>
                <w:bCs/>
                <w:color w:val="434343"/>
                <w:sz w:val="18"/>
                <w:szCs w:val="18"/>
              </w:rPr>
              <w:t>.</w:t>
            </w:r>
          </w:p>
          <w:p w14:paraId="528DEEF7" w14:textId="77777777" w:rsidR="0014542C" w:rsidRDefault="0014542C" w:rsidP="00CE1B3A">
            <w:pPr>
              <w:spacing w:line="225" w:lineRule="auto"/>
              <w:rPr>
                <w:rFonts w:asciiTheme="majorHAnsi" w:eastAsia="Noto Sans" w:hAnsiTheme="majorHAnsi"/>
                <w:bCs/>
                <w:color w:val="434343"/>
                <w:sz w:val="18"/>
                <w:szCs w:val="18"/>
              </w:rPr>
            </w:pPr>
            <w:r>
              <w:rPr>
                <w:rFonts w:eastAsia="Noto Sans"/>
                <w:bCs/>
                <w:color w:val="434343"/>
                <w:sz w:val="18"/>
                <w:szCs w:val="18"/>
              </w:rPr>
              <w:t xml:space="preserve">Figure </w:t>
            </w:r>
            <w:r w:rsidR="0046408A">
              <w:rPr>
                <w:rFonts w:eastAsia="Noto Sans"/>
                <w:bCs/>
                <w:color w:val="434343"/>
                <w:sz w:val="18"/>
                <w:szCs w:val="18"/>
              </w:rPr>
              <w:t xml:space="preserve">5. </w:t>
            </w:r>
            <w:r w:rsidR="0046408A">
              <w:rPr>
                <w:rFonts w:asciiTheme="majorHAnsi" w:eastAsia="Noto Sans" w:hAnsiTheme="majorHAnsi"/>
                <w:bCs/>
                <w:color w:val="434343"/>
                <w:sz w:val="18"/>
                <w:szCs w:val="18"/>
              </w:rPr>
              <w:t>D</w:t>
            </w:r>
            <w:r w:rsidR="0046408A" w:rsidRPr="005173A0">
              <w:rPr>
                <w:rFonts w:asciiTheme="majorHAnsi" w:eastAsia="Noto Sans" w:hAnsiTheme="majorHAnsi"/>
                <w:bCs/>
                <w:color w:val="434343"/>
                <w:sz w:val="18"/>
                <w:szCs w:val="18"/>
              </w:rPr>
              <w:t>ata are mean and standard deviations of three biological replicates</w:t>
            </w:r>
            <w:r w:rsidR="0046408A">
              <w:rPr>
                <w:rFonts w:asciiTheme="majorHAnsi" w:eastAsia="Noto Sans" w:hAnsiTheme="majorHAnsi"/>
                <w:bCs/>
                <w:color w:val="434343"/>
                <w:sz w:val="18"/>
                <w:szCs w:val="18"/>
              </w:rPr>
              <w:t>.</w:t>
            </w:r>
          </w:p>
          <w:p w14:paraId="33045219" w14:textId="77777777" w:rsidR="003455FD" w:rsidRDefault="003455FD" w:rsidP="00CE1B3A">
            <w:pPr>
              <w:spacing w:line="225" w:lineRule="auto"/>
              <w:rPr>
                <w:rFonts w:asciiTheme="majorHAnsi" w:eastAsia="Noto Sans" w:hAnsiTheme="majorHAnsi"/>
                <w:bCs/>
                <w:color w:val="434343"/>
                <w:sz w:val="18"/>
                <w:szCs w:val="18"/>
              </w:rPr>
            </w:pPr>
            <w:r>
              <w:rPr>
                <w:rFonts w:asciiTheme="majorHAnsi" w:eastAsia="Noto Sans" w:hAnsiTheme="majorHAnsi"/>
                <w:bCs/>
                <w:color w:val="434343"/>
                <w:sz w:val="18"/>
                <w:szCs w:val="18"/>
              </w:rPr>
              <w:t xml:space="preserve">Figure 6. </w:t>
            </w:r>
            <w:r w:rsidRPr="003455FD">
              <w:rPr>
                <w:rFonts w:asciiTheme="majorHAnsi" w:eastAsia="Noto Sans" w:hAnsiTheme="majorHAnsi"/>
                <w:bCs/>
                <w:color w:val="434343"/>
                <w:sz w:val="18"/>
                <w:szCs w:val="18"/>
              </w:rPr>
              <w:t xml:space="preserve">Experiment design for proteomics analyses. label-free mass spectrometry data was retrieved for replicates of H37RV (WT), virRmut and virRmut-Comp. For each strain, data corresponding to proteins extracted </w:t>
            </w:r>
            <w:r w:rsidRPr="003455FD">
              <w:rPr>
                <w:rFonts w:asciiTheme="majorHAnsi" w:eastAsia="Noto Sans" w:hAnsiTheme="majorHAnsi"/>
                <w:bCs/>
                <w:color w:val="434343"/>
                <w:sz w:val="18"/>
                <w:szCs w:val="18"/>
              </w:rPr>
              <w:lastRenderedPageBreak/>
              <w:t>from either whole-cell extracts (WC) and EVs was produced, totaling 12 samples (2 strains times 2 cell compartments times 3 replicates)</w:t>
            </w:r>
            <w:r w:rsidR="00BF712F">
              <w:rPr>
                <w:rFonts w:asciiTheme="majorHAnsi" w:eastAsia="Noto Sans" w:hAnsiTheme="majorHAnsi"/>
                <w:bCs/>
                <w:color w:val="434343"/>
                <w:sz w:val="18"/>
                <w:szCs w:val="18"/>
              </w:rPr>
              <w:t>.</w:t>
            </w:r>
          </w:p>
          <w:p w14:paraId="44EACCF7" w14:textId="3AF0EE34" w:rsidR="00A0394E" w:rsidRDefault="001F61E8" w:rsidP="00CE1B3A">
            <w:pPr>
              <w:spacing w:line="225" w:lineRule="auto"/>
              <w:rPr>
                <w:rFonts w:asciiTheme="majorHAnsi" w:eastAsia="Noto Sans" w:hAnsiTheme="majorHAnsi"/>
                <w:bCs/>
                <w:color w:val="434343"/>
                <w:sz w:val="18"/>
                <w:szCs w:val="18"/>
              </w:rPr>
            </w:pPr>
            <w:r>
              <w:rPr>
                <w:rFonts w:asciiTheme="majorHAnsi" w:eastAsia="Noto Sans" w:hAnsiTheme="majorHAnsi"/>
                <w:bCs/>
                <w:color w:val="434343"/>
                <w:sz w:val="18"/>
                <w:szCs w:val="18"/>
              </w:rPr>
              <w:t>Figure 7. Experiments for TLC were repeated at least twice in the laboratory.</w:t>
            </w:r>
          </w:p>
          <w:p w14:paraId="12F9150E" w14:textId="7BD10010" w:rsidR="008833B1" w:rsidRDefault="00082DAF" w:rsidP="008833B1">
            <w:pPr>
              <w:spacing w:line="225" w:lineRule="auto"/>
              <w:rPr>
                <w:rFonts w:asciiTheme="majorHAnsi" w:eastAsia="Noto Sans" w:hAnsiTheme="majorHAnsi"/>
                <w:bCs/>
                <w:color w:val="434343"/>
                <w:sz w:val="18"/>
                <w:szCs w:val="18"/>
              </w:rPr>
            </w:pPr>
            <w:r>
              <w:rPr>
                <w:rFonts w:asciiTheme="majorHAnsi" w:eastAsia="Noto Sans" w:hAnsiTheme="majorHAnsi"/>
                <w:bCs/>
                <w:color w:val="434343"/>
                <w:sz w:val="18"/>
                <w:szCs w:val="18"/>
              </w:rPr>
              <w:t xml:space="preserve">Figure 8. </w:t>
            </w:r>
            <w:r w:rsidR="008833B1">
              <w:rPr>
                <w:rFonts w:asciiTheme="majorHAnsi" w:eastAsia="Noto Sans" w:hAnsiTheme="majorHAnsi"/>
                <w:bCs/>
                <w:color w:val="434343"/>
                <w:sz w:val="18"/>
                <w:szCs w:val="18"/>
              </w:rPr>
              <w:t xml:space="preserve">In all panels, </w:t>
            </w:r>
            <w:r w:rsidR="008833B1">
              <w:rPr>
                <w:rFonts w:asciiTheme="majorHAnsi" w:eastAsia="Noto Sans" w:hAnsiTheme="majorHAnsi"/>
                <w:bCs/>
                <w:color w:val="434343"/>
                <w:sz w:val="18"/>
                <w:szCs w:val="18"/>
              </w:rPr>
              <w:t>d</w:t>
            </w:r>
            <w:r w:rsidR="008833B1" w:rsidRPr="005173A0">
              <w:rPr>
                <w:rFonts w:asciiTheme="majorHAnsi" w:eastAsia="Noto Sans" w:hAnsiTheme="majorHAnsi"/>
                <w:bCs/>
                <w:color w:val="434343"/>
                <w:sz w:val="18"/>
                <w:szCs w:val="18"/>
              </w:rPr>
              <w:t>ata are mean and standard deviations of three biological replicates</w:t>
            </w:r>
            <w:r w:rsidR="008833B1">
              <w:rPr>
                <w:rFonts w:asciiTheme="majorHAnsi" w:eastAsia="Noto Sans" w:hAnsiTheme="majorHAnsi"/>
                <w:bCs/>
                <w:color w:val="434343"/>
                <w:sz w:val="18"/>
                <w:szCs w:val="18"/>
              </w:rPr>
              <w:t>. Experiment</w:t>
            </w:r>
            <w:r w:rsidR="008833B1">
              <w:rPr>
                <w:rFonts w:asciiTheme="majorHAnsi" w:eastAsia="Noto Sans" w:hAnsiTheme="majorHAnsi"/>
                <w:bCs/>
                <w:color w:val="434343"/>
                <w:sz w:val="18"/>
                <w:szCs w:val="18"/>
              </w:rPr>
              <w:t>s</w:t>
            </w:r>
            <w:r w:rsidR="008833B1">
              <w:rPr>
                <w:rFonts w:asciiTheme="majorHAnsi" w:eastAsia="Noto Sans" w:hAnsiTheme="majorHAnsi"/>
                <w:bCs/>
                <w:color w:val="434343"/>
                <w:sz w:val="18"/>
                <w:szCs w:val="18"/>
              </w:rPr>
              <w:t xml:space="preserve"> were repeated at least twice in the laboratory.</w:t>
            </w:r>
          </w:p>
          <w:p w14:paraId="6F0CFE7C" w14:textId="14214237" w:rsidR="00BF712F" w:rsidRPr="007E08AD" w:rsidRDefault="004C3555" w:rsidP="00CE1B3A">
            <w:pPr>
              <w:spacing w:line="225" w:lineRule="auto"/>
              <w:rPr>
                <w:rFonts w:asciiTheme="majorHAnsi" w:eastAsia="Noto Sans" w:hAnsiTheme="majorHAnsi"/>
                <w:bCs/>
                <w:color w:val="434343"/>
                <w:sz w:val="18"/>
                <w:szCs w:val="18"/>
              </w:rPr>
            </w:pPr>
            <w:r>
              <w:rPr>
                <w:rFonts w:asciiTheme="majorHAnsi" w:eastAsia="Noto Sans" w:hAnsiTheme="majorHAnsi"/>
                <w:bCs/>
                <w:color w:val="434343"/>
                <w:sz w:val="18"/>
                <w:szCs w:val="18"/>
              </w:rPr>
              <w:t>Figure 9. D</w:t>
            </w:r>
            <w:r w:rsidRPr="005173A0">
              <w:rPr>
                <w:rFonts w:asciiTheme="majorHAnsi" w:eastAsia="Noto Sans" w:hAnsiTheme="majorHAnsi"/>
                <w:bCs/>
                <w:color w:val="434343"/>
                <w:sz w:val="18"/>
                <w:szCs w:val="18"/>
              </w:rPr>
              <w:t>ata are mean and standard deviations of three biological replicates</w:t>
            </w:r>
            <w:r>
              <w:rPr>
                <w:rFonts w:asciiTheme="majorHAnsi" w:eastAsia="Noto Sans" w:hAnsiTheme="majorHAnsi"/>
                <w:bCs/>
                <w:color w:val="434343"/>
                <w:sz w:val="18"/>
                <w:szCs w:val="18"/>
              </w:rPr>
              <w:t>. Experiments were repeated at least twice in the laboratory.</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8BC811" w14:textId="0E5BEA3F" w:rsidR="00CE1B3A" w:rsidRPr="003D5AF6" w:rsidRDefault="00CE1B3A" w:rsidP="00CE1B3A">
            <w:pPr>
              <w:spacing w:line="225" w:lineRule="auto"/>
              <w:rPr>
                <w:rFonts w:ascii="Noto Sans" w:eastAsia="Noto Sans" w:hAnsi="Noto Sans" w:cs="Noto Sans"/>
                <w:bCs/>
                <w:color w:val="434343"/>
                <w:sz w:val="18"/>
                <w:szCs w:val="18"/>
              </w:rPr>
            </w:pPr>
          </w:p>
        </w:tc>
      </w:tr>
      <w:tr w:rsidR="00CE1B3A" w14:paraId="3646923A" w14:textId="77777777" w:rsidTr="003D5AF6">
        <w:trPr>
          <w:trHeight w:val="38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DAEDFB" w14:textId="77777777" w:rsidR="00CE1B3A" w:rsidRPr="00EA4D9C" w:rsidRDefault="00CE1B3A" w:rsidP="00CE1B3A">
            <w:pPr>
              <w:rPr>
                <w:rFonts w:ascii="Noto Sans" w:eastAsia="Noto Sans" w:hAnsi="Noto Sans" w:cs="Noto Sans"/>
                <w:color w:val="434343"/>
                <w:sz w:val="18"/>
                <w:szCs w:val="18"/>
              </w:rPr>
            </w:pPr>
            <w:r w:rsidRPr="00EA4D9C">
              <w:rPr>
                <w:rFonts w:ascii="Noto Sans" w:eastAsia="Noto Sans" w:hAnsi="Noto Sans" w:cs="Noto Sans"/>
                <w:color w:val="434343"/>
                <w:sz w:val="18"/>
                <w:szCs w:val="18"/>
              </w:rPr>
              <w:t>Define whether data describe technical or biological replicates.</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E8B9FB" w14:textId="04784B77" w:rsidR="00CE1B3A" w:rsidRPr="00DB4F16" w:rsidRDefault="00CE1B3A" w:rsidP="00CE1B3A">
            <w:pPr>
              <w:spacing w:line="225" w:lineRule="auto"/>
              <w:rPr>
                <w:rFonts w:eastAsia="Noto Sans"/>
                <w:bCs/>
                <w:color w:val="434343"/>
                <w:sz w:val="18"/>
                <w:szCs w:val="18"/>
                <w:highlight w:val="yellow"/>
              </w:rPr>
            </w:pPr>
            <w:r w:rsidRPr="00EA4D9C">
              <w:rPr>
                <w:rFonts w:eastAsia="Noto Sans"/>
                <w:bCs/>
                <w:color w:val="434343"/>
                <w:sz w:val="18"/>
                <w:szCs w:val="18"/>
              </w:rPr>
              <w:t>Biological replicate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33BF82" w14:textId="7736387E" w:rsidR="00CE1B3A" w:rsidRPr="003D5AF6" w:rsidRDefault="00CE1B3A" w:rsidP="00CE1B3A">
            <w:pPr>
              <w:spacing w:line="225" w:lineRule="auto"/>
              <w:rPr>
                <w:rFonts w:ascii="Noto Sans" w:eastAsia="Noto Sans" w:hAnsi="Noto Sans" w:cs="Noto Sans"/>
                <w:bCs/>
                <w:color w:val="434343"/>
                <w:sz w:val="18"/>
                <w:szCs w:val="18"/>
              </w:rPr>
            </w:pPr>
          </w:p>
        </w:tc>
      </w:tr>
      <w:tr w:rsidR="00CE1B3A" w14:paraId="7376923B"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4C649728" w14:textId="77777777" w:rsidR="00CE1B3A" w:rsidRPr="003D5AF6" w:rsidRDefault="00CE1B3A" w:rsidP="00CE1B3A">
            <w:pPr>
              <w:rPr>
                <w:rFonts w:ascii="Noto Sans" w:eastAsia="Noto Sans" w:hAnsi="Noto Sans" w:cs="Noto Sans"/>
                <w:b/>
                <w:color w:val="434343"/>
                <w:sz w:val="16"/>
                <w:szCs w:val="16"/>
                <w:highlight w:val="white"/>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4A07BC70" w14:textId="77777777" w:rsidR="00CE1B3A" w:rsidRDefault="00CE1B3A" w:rsidP="00CE1B3A">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25D4E589" w14:textId="77777777" w:rsidR="00CE1B3A" w:rsidRDefault="00CE1B3A" w:rsidP="00CE1B3A">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CE1B3A" w14:paraId="27C0F91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CE1B3A" w:rsidRDefault="00CE1B3A" w:rsidP="00CE1B3A">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CE1B3A" w:rsidRDefault="00CE1B3A" w:rsidP="00CE1B3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CE1B3A" w:rsidRDefault="00CE1B3A" w:rsidP="00CE1B3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CE1B3A" w14:paraId="74D0DBB2" w14:textId="77777777" w:rsidTr="003D5AF6">
        <w:trPr>
          <w:trHeight w:val="784"/>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14119" w14:textId="77777777" w:rsidR="00CE1B3A" w:rsidRDefault="00CE1B3A" w:rsidP="00CE1B3A">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3CB3013" w14:textId="77777777" w:rsidR="00CE1B3A" w:rsidRDefault="00CE1B3A" w:rsidP="00CE1B3A">
            <w:pPr>
              <w:spacing w:line="225" w:lineRule="auto"/>
              <w:rPr>
                <w:rFonts w:ascii="Noto Sans" w:eastAsia="Noto Sans" w:hAnsi="Noto Sans" w:cs="Noto Sans"/>
                <w:b/>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003A7F" w14:textId="4CC089E5" w:rsidR="00CE1B3A" w:rsidRPr="003D5AF6" w:rsidRDefault="00CE1B3A" w:rsidP="00CE1B3A">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CE1B3A" w14:paraId="76515406" w14:textId="77777777">
        <w:trPr>
          <w:trHeight w:val="9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893966" w14:textId="77777777" w:rsidR="00CE1B3A" w:rsidRDefault="00CE1B3A" w:rsidP="00CE1B3A">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6BA9BD" w14:textId="77777777" w:rsidR="00CE1B3A" w:rsidRPr="003D5AF6" w:rsidRDefault="00CE1B3A" w:rsidP="00CE1B3A">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F5B8D86" w14:textId="1AEE77E7" w:rsidR="00CE1B3A" w:rsidRPr="003D5AF6" w:rsidRDefault="00CE1B3A" w:rsidP="00CE1B3A">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CE1B3A" w14:paraId="5D62888E" w14:textId="77777777" w:rsidTr="003D5AF6">
        <w:trPr>
          <w:trHeight w:val="88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115E3F" w14:textId="77777777" w:rsidR="00CE1B3A" w:rsidRDefault="00CE1B3A" w:rsidP="00CE1B3A">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59584D" w14:textId="77777777" w:rsidR="00CE1B3A" w:rsidRPr="003D5AF6" w:rsidRDefault="00CE1B3A" w:rsidP="00CE1B3A">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09D4B66" w14:textId="62746BCC" w:rsidR="00CE1B3A" w:rsidRPr="003D5AF6" w:rsidRDefault="00CE1B3A" w:rsidP="00CE1B3A">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CE1B3A" w14:paraId="79A7C842"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281D9D35" w14:textId="77777777" w:rsidR="00CE1B3A" w:rsidRPr="003D5AF6" w:rsidRDefault="00CE1B3A" w:rsidP="00CE1B3A">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1324CA21" w14:textId="77777777" w:rsidR="00CE1B3A" w:rsidRDefault="00CE1B3A" w:rsidP="00CE1B3A">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56B1F98" w14:textId="77777777" w:rsidR="00CE1B3A" w:rsidRDefault="00CE1B3A" w:rsidP="00CE1B3A">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CE1B3A" w14:paraId="43B5D416"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CE1B3A" w:rsidRDefault="00CE1B3A" w:rsidP="00CE1B3A">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CE1B3A" w:rsidRDefault="00CE1B3A" w:rsidP="00CE1B3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CE1B3A" w:rsidRDefault="00CE1B3A" w:rsidP="00CE1B3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CE1B3A" w14:paraId="6CFA41C1" w14:textId="77777777">
        <w:trPr>
          <w:trHeight w:val="8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6348C" w14:textId="77777777" w:rsidR="00CE1B3A" w:rsidRDefault="00CE1B3A" w:rsidP="00CE1B3A">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6AAF8E" w14:textId="77777777" w:rsidR="00CE1B3A" w:rsidRPr="003D5AF6" w:rsidRDefault="00CE1B3A" w:rsidP="00CE1B3A">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DDCC7B" w14:textId="3C5D3E2D" w:rsidR="00CE1B3A" w:rsidRPr="003D5AF6" w:rsidRDefault="00CE1B3A" w:rsidP="00CE1B3A">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3D5AF6">
        <w:trPr>
          <w:trHeight w:val="106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306ED2" w14:textId="2DFC3373" w:rsidR="00F102CC" w:rsidRPr="00536E02" w:rsidRDefault="00536E02">
            <w:pPr>
              <w:spacing w:line="225" w:lineRule="auto"/>
              <w:rPr>
                <w:rFonts w:eastAsia="Noto Sans"/>
                <w:bCs/>
                <w:color w:val="434343"/>
                <w:sz w:val="18"/>
                <w:szCs w:val="18"/>
              </w:rPr>
            </w:pPr>
            <w:r>
              <w:rPr>
                <w:rFonts w:eastAsia="Noto Sans"/>
                <w:bCs/>
                <w:color w:val="434343"/>
                <w:sz w:val="18"/>
                <w:szCs w:val="18"/>
              </w:rPr>
              <w:t xml:space="preserve">In transcriptomic and proteomic analyses, genes (41 over 4031) and proteins (2 over 937) were discarded because of low expression levels, outiler observations and/or low detection rates as described in the Methods section. (sections RNAseq data analyses and </w:t>
            </w:r>
            <w:r>
              <w:rPr>
                <w:rFonts w:eastAsia="Noto Sans"/>
                <w:bCs/>
                <w:color w:val="434343"/>
                <w:sz w:val="18"/>
                <w:szCs w:val="18"/>
              </w:rPr>
              <w:lastRenderedPageBreak/>
              <w:t>Proteomics data analyses)</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182D3B" w14:textId="332782CB" w:rsidR="00F102CC" w:rsidRPr="003D5AF6" w:rsidRDefault="00F102CC">
            <w:pPr>
              <w:spacing w:line="225" w:lineRule="auto"/>
              <w:rPr>
                <w:rFonts w:ascii="Noto Sans" w:eastAsia="Noto Sans" w:hAnsi="Noto Sans" w:cs="Noto Sans"/>
                <w:bCs/>
                <w:color w:val="434343"/>
                <w:sz w:val="18"/>
                <w:szCs w:val="18"/>
              </w:rPr>
            </w:pPr>
          </w:p>
        </w:tc>
      </w:tr>
      <w:tr w:rsidR="00F102CC" w14:paraId="3864D7CC"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7E060D08"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492EF39A"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294432FD"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D5AF6">
        <w:trPr>
          <w:trHeight w:val="41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4E0127B" w14:textId="7A2889F4" w:rsidR="00F102CC" w:rsidRPr="00536E02" w:rsidRDefault="00536E02">
            <w:pPr>
              <w:spacing w:line="225" w:lineRule="auto"/>
              <w:rPr>
                <w:rFonts w:eastAsia="Noto Sans"/>
                <w:bCs/>
                <w:color w:val="434343"/>
                <w:sz w:val="18"/>
                <w:szCs w:val="18"/>
              </w:rPr>
            </w:pPr>
            <w:r>
              <w:rPr>
                <w:rFonts w:eastAsia="Noto Sans"/>
                <w:bCs/>
                <w:color w:val="434343"/>
                <w:sz w:val="18"/>
                <w:szCs w:val="18"/>
              </w:rPr>
              <w:t>Figure captions 1-3,5-6,8-9 and Methods sections RNAseq data analyses, Proteomics data analyses, and Gene ontology enrichments</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331D778" w14:textId="0DD16E5B" w:rsidR="00F102CC" w:rsidRPr="003D5AF6" w:rsidRDefault="00F102CC">
            <w:pPr>
              <w:spacing w:line="225" w:lineRule="auto"/>
              <w:rPr>
                <w:rFonts w:ascii="Noto Sans" w:eastAsia="Noto Sans" w:hAnsi="Noto Sans" w:cs="Noto Sans"/>
                <w:bCs/>
                <w:color w:val="434343"/>
                <w:sz w:val="18"/>
                <w:szCs w:val="18"/>
              </w:rPr>
            </w:pPr>
          </w:p>
        </w:tc>
      </w:tr>
      <w:tr w:rsidR="00F102CC" w14:paraId="208D42A1"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8112DE"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8BDB599"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50EC9E9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90A381" w14:textId="4AF02A8F" w:rsidR="00F102CC" w:rsidRPr="00536E02" w:rsidRDefault="00536E02">
            <w:pPr>
              <w:spacing w:line="225" w:lineRule="auto"/>
              <w:rPr>
                <w:rFonts w:eastAsia="Noto Sans"/>
                <w:bCs/>
                <w:color w:val="434343"/>
                <w:sz w:val="18"/>
                <w:szCs w:val="18"/>
              </w:rPr>
            </w:pPr>
            <w:r>
              <w:rPr>
                <w:rFonts w:eastAsia="Noto Sans"/>
                <w:bCs/>
                <w:color w:val="434343"/>
                <w:sz w:val="18"/>
                <w:szCs w:val="18"/>
              </w:rPr>
              <w:t>Included in the section: Data availability</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DD6482" w14:textId="36834CE9" w:rsidR="00F102CC" w:rsidRPr="003D5AF6" w:rsidRDefault="00F102CC">
            <w:pPr>
              <w:spacing w:line="225" w:lineRule="auto"/>
              <w:rPr>
                <w:rFonts w:ascii="Noto Sans" w:eastAsia="Noto Sans" w:hAnsi="Noto Sans" w:cs="Noto Sans"/>
                <w:bCs/>
                <w:color w:val="434343"/>
                <w:sz w:val="18"/>
                <w:szCs w:val="18"/>
              </w:rPr>
            </w:pPr>
          </w:p>
        </w:tc>
      </w:tr>
      <w:tr w:rsidR="00F102CC" w14:paraId="2BD96493" w14:textId="77777777">
        <w:trPr>
          <w:trHeight w:val="875"/>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E172540" w14:textId="7CA0E3A4"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When newly created datasets are publicly available, provide accession number in repository OR DOI and licensing details where available.</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FCD14D" w14:textId="499AC210" w:rsidR="00F102CC" w:rsidRPr="003D5AF6" w:rsidRDefault="00D2158C">
            <w:pPr>
              <w:spacing w:line="225" w:lineRule="auto"/>
              <w:rPr>
                <w:rFonts w:ascii="Noto Sans" w:eastAsia="Noto Sans" w:hAnsi="Noto Sans" w:cs="Noto Sans"/>
                <w:bCs/>
                <w:color w:val="434343"/>
                <w:sz w:val="18"/>
                <w:szCs w:val="18"/>
              </w:rPr>
            </w:pPr>
            <w:r w:rsidRPr="00D2158C">
              <w:rPr>
                <w:rFonts w:eastAsia="Noto Sans"/>
                <w:bCs/>
                <w:color w:val="434343"/>
                <w:sz w:val="18"/>
                <w:szCs w:val="18"/>
              </w:rPr>
              <w:t>Gene expression Omnibus: accession GSE143996</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5F67B00" w14:textId="662A54CB" w:rsidR="00F102CC" w:rsidRPr="003D5AF6" w:rsidRDefault="00F102CC">
            <w:pPr>
              <w:spacing w:line="225" w:lineRule="auto"/>
              <w:rPr>
                <w:rFonts w:ascii="Noto Sans" w:eastAsia="Noto Sans" w:hAnsi="Noto Sans" w:cs="Noto Sans"/>
                <w:bCs/>
                <w:color w:val="434343"/>
                <w:sz w:val="18"/>
                <w:szCs w:val="18"/>
              </w:rPr>
            </w:pPr>
          </w:p>
        </w:tc>
      </w:tr>
      <w:tr w:rsidR="00F102CC" w14:paraId="194458A2" w14:textId="77777777" w:rsidTr="003D5AF6">
        <w:trPr>
          <w:trHeight w:val="706"/>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F4305F" w14:textId="553ACA52"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w:t>
            </w:r>
            <w:r w:rsidR="001B3BCC">
              <w:rPr>
                <w:rFonts w:ascii="Noto Sans" w:eastAsia="Noto Sans" w:hAnsi="Noto Sans" w:cs="Noto Sans"/>
                <w:color w:val="434343"/>
                <w:sz w:val="18"/>
                <w:szCs w:val="18"/>
                <w:highlight w:val="white"/>
              </w:rPr>
              <w:t>,</w:t>
            </w:r>
            <w:r>
              <w:rPr>
                <w:rFonts w:ascii="Noto Sans" w:eastAsia="Noto Sans" w:hAnsi="Noto Sans" w:cs="Noto Sans"/>
                <w:color w:val="434343"/>
                <w:sz w:val="18"/>
                <w:szCs w:val="18"/>
                <w:highlight w:val="white"/>
              </w:rPr>
              <w:t xml:space="preserve">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F0859A" w14:textId="572AE7A2" w:rsidR="00F102CC" w:rsidRPr="00D2158C" w:rsidRDefault="00D2158C">
            <w:pPr>
              <w:spacing w:line="225" w:lineRule="auto"/>
              <w:rPr>
                <w:rFonts w:eastAsia="Noto Sans"/>
                <w:bCs/>
                <w:color w:val="434343"/>
                <w:sz w:val="18"/>
                <w:szCs w:val="18"/>
              </w:rPr>
            </w:pPr>
            <w:r>
              <w:rPr>
                <w:rFonts w:eastAsia="Noto Sans"/>
                <w:bCs/>
                <w:color w:val="434343"/>
                <w:sz w:val="18"/>
                <w:szCs w:val="18"/>
              </w:rPr>
              <w:t xml:space="preserve">See figure 5 caption, reference </w:t>
            </w:r>
            <w:r w:rsidRPr="00D2158C">
              <w:rPr>
                <w:rFonts w:eastAsia="Noto Sans"/>
                <w:bCs/>
                <w:color w:val="434343"/>
                <w:sz w:val="18"/>
                <w:szCs w:val="18"/>
              </w:rPr>
              <w:fldChar w:fldCharType="begin" w:fldLock="1"/>
            </w:r>
            <w:r w:rsidRPr="00D2158C">
              <w:rPr>
                <w:rFonts w:eastAsia="Noto Sans"/>
                <w:bCs/>
                <w:color w:val="434343"/>
                <w:sz w:val="18"/>
                <w:szCs w:val="18"/>
              </w:rPr>
              <w:instrText>ADDIN CSL_CITATION {"citationItems":[{"id":"ITEM-1","itemData":{"DOI":"10.1038/s41598-021-91812-0","ISSN":"20452322","abstract":"Mycobacterium tuberculosis (Mtb) is an obligate human pathogen that can adapt to the various nutrients available during its life cycle. However, in the nutritionally stringent environment of the macrophage phagolysosome, Mtb relies mainly on cholesterol. In previous studies, we demonstrated that Mtb can accumulate and utilize cholesterol as the sole carbon source. However, a growing body of evidence suggests that a lipid-rich environment may have a much broader impact on the pathogenesis of Mtb infection than previously thought. Therefore, we applied high-resolution transcriptome profiling and the construction of various mutants to explore in detail the global effect of cholesterol on the tubercle bacillus metabolism. The results allow re-establishing the complete list of genes potentially involved in cholesterol breakdown. Moreover, we identified the modulatory effect of vitamin B12 on Mtb transcriptome and the novel function of cobalamin in cholesterol metabolite dissipation which explains the probable role of B12 in Mtb virulence. Finally, we demonstrate that a key role of cholesterol in mycobacterial metabolism is not only providing carbon and energy but involves also a transcriptome remodeling program that helps in developing tolerance to the unfavorable host cell environment far before specific stress-inducing phagosomal signals occur.","author":[{"dropping-particle":"","family":"Pawełczyk","given":"Jakub","non-dropping-particle":"","parse-names":false,"suffix":""},{"dropping-particle":"","family":"Brzostek","given":"Anna","non-dropping-particle":"","parse-names":false,"suffix":""},{"dropping-particle":"","family":"Minias","given":"Alina","non-dropping-particle":"","parse-names":false,"suffix":""},{"dropping-particle":"","family":"Płociński","given":"Przemysław","non-dropping-particle":"","parse-names":false,"suffix":""},{"dropping-particle":"","family":"Rumijowska-Galewicz","given":"Anna","non-dropping-particle":"","parse-names":false,"suffix":""},{"dropping-particle":"","family":"Strapagiel","given":"Dominik","non-dropping-particle":"","parse-names":false,"suffix":""},{"dropping-particle":"","family":"Zakrzewska-Czerwińska","given":"Jolanta","non-dropping-particle":"","parse-names":false,"suffix":""},{"dropping-particle":"","family":"Dziadek","given":"Jarosław","non-dropping-particle":"","parse-names":false,"suffix":""}],"container-title":"Scientific Reports","id":"ITEM-1","issue":"1","issued":{"date-parts":[["2021"]]},"title":"Cholesterol-dependent transcriptome remodeling reveals new insight into the contribution of cholesterol to Mycobacterium tuberculosis pathogenesis","type":"article-journal","volume":"11"},"uris":["http://www.mendeley.com/documents/?uuid=c6eeb318-d903-3624-9117-c512675faa2f"]}],"mendeley":{"formattedCitation":"(Pawełczyk et al., 2021)","plainTextFormattedCitation":"(Pawełczyk et al., 2021)","previouslyFormattedCitation":"(Pawełczyk et al., 2021)"},"properties":{"noteIndex":0},"schema":"https://github.com/citation-style-language/schema/raw/master/csl-citation.json"}</w:instrText>
            </w:r>
            <w:r w:rsidRPr="00D2158C">
              <w:rPr>
                <w:rFonts w:eastAsia="Noto Sans"/>
                <w:bCs/>
                <w:color w:val="434343"/>
                <w:sz w:val="18"/>
                <w:szCs w:val="18"/>
              </w:rPr>
              <w:fldChar w:fldCharType="separate"/>
            </w:r>
            <w:r w:rsidRPr="00D2158C">
              <w:rPr>
                <w:rFonts w:eastAsia="Noto Sans"/>
                <w:bCs/>
                <w:color w:val="434343"/>
                <w:sz w:val="18"/>
                <w:szCs w:val="18"/>
              </w:rPr>
              <w:t>Pawełczyk et al., 2021</w:t>
            </w:r>
            <w:r w:rsidRPr="00D2158C">
              <w:rPr>
                <w:rFonts w:eastAsia="Noto Sans"/>
                <w:bCs/>
                <w:color w:val="434343"/>
                <w:sz w:val="18"/>
                <w:szCs w:val="18"/>
              </w:rPr>
              <w:fldChar w:fldCharType="end"/>
            </w:r>
            <w:r w:rsidRPr="00D2158C">
              <w:rPr>
                <w:rFonts w:eastAsia="Noto Sans"/>
                <w:bCs/>
                <w:color w:val="434343"/>
                <w:sz w:val="18"/>
                <w:szCs w:val="18"/>
              </w:rPr>
              <w:t>, GEO accession GSE175812</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5423DA9" w14:textId="0103DAE6" w:rsidR="00F102CC" w:rsidRPr="003D5AF6" w:rsidRDefault="00F102CC">
            <w:pPr>
              <w:spacing w:line="225" w:lineRule="auto"/>
              <w:rPr>
                <w:rFonts w:ascii="Noto Sans" w:eastAsia="Noto Sans" w:hAnsi="Noto Sans" w:cs="Noto Sans"/>
                <w:bCs/>
                <w:color w:val="434343"/>
                <w:sz w:val="18"/>
                <w:szCs w:val="18"/>
              </w:rPr>
            </w:pPr>
          </w:p>
        </w:tc>
      </w:tr>
      <w:tr w:rsidR="00F102CC" w14:paraId="196EA570"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090954" w14:textId="77777777" w:rsidR="00F102CC" w:rsidRPr="003D5AF6" w:rsidRDefault="00F102CC">
            <w:pPr>
              <w:rPr>
                <w:rFonts w:ascii="Noto Sans" w:eastAsia="Noto Sans" w:hAnsi="Noto Sans" w:cs="Noto Sans"/>
                <w:b/>
                <w:color w:val="434343"/>
                <w:sz w:val="16"/>
                <w:szCs w:val="16"/>
                <w:highlight w:val="white"/>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BB7CA7B"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4DFD157"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D2158C" w14:paraId="11F2CC2B" w14:textId="77777777" w:rsidTr="003D5AF6">
        <w:trPr>
          <w:trHeight w:val="1341"/>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38A240" w14:textId="10A90826" w:rsidR="00D2158C" w:rsidRDefault="00D2158C" w:rsidP="00D2158C">
            <w:pPr>
              <w:rPr>
                <w:rFonts w:ascii="Noto Sans" w:eastAsia="Noto Sans" w:hAnsi="Noto Sans" w:cs="Noto Sans"/>
                <w:color w:val="434343"/>
                <w:sz w:val="18"/>
                <w:szCs w:val="18"/>
              </w:rPr>
            </w:pPr>
            <w:r>
              <w:rPr>
                <w:rFonts w:ascii="Noto Sans" w:eastAsia="Noto Sans" w:hAnsi="Noto Sans" w:cs="Noto Sans"/>
                <w:color w:val="434343"/>
                <w:sz w:val="18"/>
                <w:szCs w:val="18"/>
              </w:rPr>
              <w:t>For any computer code/software/mathematical algorithms essential for replicating the main findings of the study, whether newly generated or re-used, 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52AB8" w14:textId="0B39A0E5" w:rsidR="00D2158C" w:rsidRPr="003D5AF6" w:rsidRDefault="00D2158C" w:rsidP="00D2158C">
            <w:pPr>
              <w:spacing w:line="225" w:lineRule="auto"/>
              <w:rPr>
                <w:rFonts w:ascii="Noto Sans" w:eastAsia="Noto Sans" w:hAnsi="Noto Sans" w:cs="Noto Sans"/>
                <w:bCs/>
                <w:color w:val="434343"/>
                <w:sz w:val="18"/>
                <w:szCs w:val="18"/>
              </w:rPr>
            </w:pPr>
            <w:r>
              <w:rPr>
                <w:rFonts w:eastAsia="Noto Sans"/>
                <w:bCs/>
                <w:color w:val="434343"/>
                <w:sz w:val="18"/>
                <w:szCs w:val="18"/>
              </w:rPr>
              <w:t>Included in the section: Code availability</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34BAE5" w14:textId="0BF1534B" w:rsidR="00D2158C" w:rsidRPr="003D5AF6" w:rsidRDefault="00D2158C" w:rsidP="00D2158C">
            <w:pPr>
              <w:spacing w:line="225" w:lineRule="auto"/>
              <w:rPr>
                <w:rFonts w:ascii="Noto Sans" w:eastAsia="Noto Sans" w:hAnsi="Noto Sans" w:cs="Noto Sans"/>
                <w:bCs/>
                <w:color w:val="434343"/>
                <w:sz w:val="18"/>
                <w:szCs w:val="18"/>
              </w:rPr>
            </w:pPr>
          </w:p>
        </w:tc>
      </w:tr>
      <w:tr w:rsidR="00D2158C" w14:paraId="1178CAC5" w14:textId="77777777" w:rsidTr="003D5AF6">
        <w:trPr>
          <w:trHeight w:val="108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A8F5375" w14:textId="22D9E917" w:rsidR="00D2158C" w:rsidRDefault="00D2158C" w:rsidP="00D2158C">
            <w:pPr>
              <w:rPr>
                <w:rFonts w:ascii="Noto Sans" w:eastAsia="Noto Sans" w:hAnsi="Noto Sans" w:cs="Noto Sans"/>
                <w:color w:val="434343"/>
                <w:sz w:val="18"/>
                <w:szCs w:val="18"/>
              </w:rPr>
            </w:pPr>
            <w:r>
              <w:rPr>
                <w:rFonts w:ascii="Noto Sans" w:eastAsia="Noto Sans" w:hAnsi="Noto Sans" w:cs="Noto Sans"/>
                <w:color w:val="434343"/>
                <w:sz w:val="18"/>
                <w:szCs w:val="18"/>
              </w:rPr>
              <w:t>Where newly generated code is publicly available, provide accession number in repository, OR DOI OR URL and licensing details where available. State any restrictions on code availability or accessibility.</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7816E11" w14:textId="0F07090A" w:rsidR="00D2158C" w:rsidRPr="003D5AF6" w:rsidRDefault="00D2158C" w:rsidP="00D2158C">
            <w:pPr>
              <w:spacing w:line="225" w:lineRule="auto"/>
              <w:rPr>
                <w:rFonts w:ascii="Noto Sans" w:eastAsia="Noto Sans" w:hAnsi="Noto Sans" w:cs="Noto Sans"/>
                <w:bCs/>
                <w:color w:val="434343"/>
              </w:rPr>
            </w:pPr>
            <w:r>
              <w:rPr>
                <w:rFonts w:eastAsia="Noto Sans"/>
                <w:bCs/>
                <w:color w:val="434343"/>
                <w:sz w:val="18"/>
                <w:szCs w:val="18"/>
              </w:rPr>
              <w:t>Ze</w:t>
            </w:r>
            <w:r w:rsidRPr="00D2158C">
              <w:rPr>
                <w:rFonts w:eastAsia="Noto Sans"/>
                <w:bCs/>
                <w:color w:val="434343"/>
                <w:sz w:val="18"/>
                <w:szCs w:val="18"/>
              </w:rPr>
              <w:t xml:space="preserve">nodo, DOI </w:t>
            </w:r>
            <w:hyperlink r:id="rId15" w:history="1">
              <w:r w:rsidRPr="00D2158C">
                <w:rPr>
                  <w:rFonts w:eastAsia="Noto Sans"/>
                  <w:bCs/>
                  <w:color w:val="434343"/>
                  <w:sz w:val="18"/>
                  <w:szCs w:val="18"/>
                </w:rPr>
                <w:t>10.5281/zenodo.14599001</w:t>
              </w:r>
            </w:hyperlink>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6875B8" w14:textId="44151E64" w:rsidR="00D2158C" w:rsidRPr="003D5AF6" w:rsidRDefault="00D2158C" w:rsidP="00D2158C">
            <w:pPr>
              <w:spacing w:line="225" w:lineRule="auto"/>
              <w:rPr>
                <w:rFonts w:ascii="Noto Sans" w:eastAsia="Noto Sans" w:hAnsi="Noto Sans" w:cs="Noto Sans"/>
                <w:bCs/>
                <w:color w:val="434343"/>
                <w:sz w:val="18"/>
                <w:szCs w:val="18"/>
              </w:rPr>
            </w:pPr>
          </w:p>
        </w:tc>
      </w:tr>
      <w:tr w:rsidR="00D2158C" w14:paraId="7047B99D" w14:textId="77777777">
        <w:trPr>
          <w:trHeight w:val="72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07A083" w14:textId="77777777" w:rsidR="00D2158C" w:rsidRDefault="00D2158C" w:rsidP="00D2158C">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A59D3A" w14:textId="77777777" w:rsidR="00D2158C" w:rsidRPr="003D5AF6" w:rsidRDefault="00D2158C" w:rsidP="00D2158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8D9987" w14:textId="4AE900FA" w:rsidR="00D2158C" w:rsidRPr="00D2158C" w:rsidRDefault="00D2158C" w:rsidP="00D2158C">
            <w:pPr>
              <w:spacing w:line="225" w:lineRule="auto"/>
              <w:rPr>
                <w:rFonts w:eastAsia="Noto Sans"/>
                <w:bCs/>
                <w:color w:val="434343"/>
                <w:sz w:val="18"/>
                <w:szCs w:val="18"/>
              </w:rPr>
            </w:pPr>
            <w:r>
              <w:rPr>
                <w:rFonts w:eastAsia="Noto Sans"/>
                <w:bCs/>
                <w:color w:val="434343"/>
                <w:sz w:val="18"/>
                <w:szCs w:val="18"/>
              </w:rPr>
              <w:t>N/A</w:t>
            </w:r>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2" w:name="_qing2gdaj9k6" w:colFirst="0" w:colLast="0"/>
      <w:bookmarkEnd w:id="2"/>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 xml:space="preserve">The MDAR framework recommends adoption of discipline-specific guidelines, established and endorsed through </w:t>
      </w:r>
      <w:r>
        <w:rPr>
          <w:rFonts w:ascii="Noto Sans" w:eastAsia="Noto Sans" w:hAnsi="Noto Sans" w:cs="Noto Sans"/>
          <w:color w:val="434343"/>
          <w:sz w:val="18"/>
          <w:szCs w:val="18"/>
        </w:rPr>
        <w:lastRenderedPageBreak/>
        <w:t>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7E33DE"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9881D3" w14:textId="77777777" w:rsidR="00F102CC" w:rsidRPr="003D5AF6" w:rsidRDefault="00F102CC">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B93BA4" w14:textId="29EE5C12" w:rsidR="00F102CC" w:rsidRPr="00D2158C" w:rsidRDefault="00D2158C">
            <w:pPr>
              <w:spacing w:line="225" w:lineRule="auto"/>
              <w:rPr>
                <w:rFonts w:eastAsia="Noto Sans"/>
                <w:bCs/>
                <w:color w:val="434343"/>
                <w:sz w:val="18"/>
                <w:szCs w:val="18"/>
              </w:rPr>
            </w:pPr>
            <w:r>
              <w:rPr>
                <w:rFonts w:eastAsia="Noto Sans"/>
                <w:bCs/>
                <w:color w:val="434343"/>
                <w:sz w:val="18"/>
                <w:szCs w:val="18"/>
              </w:rPr>
              <w:t>N/A</w:t>
            </w:r>
          </w:p>
        </w:tc>
      </w:tr>
    </w:tbl>
    <w:p w14:paraId="504D0CB4" w14:textId="77777777" w:rsidR="00F102CC" w:rsidRDefault="00F102CC">
      <w:pPr>
        <w:spacing w:line="227" w:lineRule="auto"/>
        <w:rPr>
          <w:rFonts w:ascii="Noto Sans" w:eastAsia="Noto Sans" w:hAnsi="Noto Sans" w:cs="Noto Sans"/>
          <w:b/>
          <w:color w:val="434343"/>
          <w:sz w:val="18"/>
          <w:szCs w:val="18"/>
        </w:rPr>
      </w:pPr>
    </w:p>
    <w:p w14:paraId="36ED3EAB" w14:textId="77777777" w:rsidR="00F102CC" w:rsidRDefault="00000000">
      <w:pPr>
        <w:spacing w:before="80"/>
      </w:pPr>
      <w:bookmarkStart w:id="3" w:name="_cm0qssfkw66b" w:colFirst="0" w:colLast="0"/>
      <w:bookmarkEnd w:id="3"/>
      <w:r>
        <w:rPr>
          <w:noProof/>
        </w:rPr>
        <w:pict w14:anchorId="5E7F9325">
          <v:rect id="_x0000_i1025" alt="" style="width:482.5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16">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High-throughput sequence data should be uploaded before submission, with a private link for reviewers provided (these are available from both GEO and ArrayExpress)</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4E2C31">
      <w:headerReference w:type="default" r:id="rId17"/>
      <w:footerReference w:type="default" r:id="rId18"/>
      <w:headerReference w:type="first" r:id="rId19"/>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5F7B8F" w14:textId="77777777" w:rsidR="002833D8" w:rsidRDefault="002833D8">
      <w:r>
        <w:separator/>
      </w:r>
    </w:p>
  </w:endnote>
  <w:endnote w:type="continuationSeparator" w:id="0">
    <w:p w14:paraId="7E32401E" w14:textId="77777777" w:rsidR="002833D8" w:rsidRDefault="002833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Noto Sans">
    <w:charset w:val="00"/>
    <w:family w:val="swiss"/>
    <w:pitch w:val="variable"/>
    <w:sig w:usb0="E00082FF" w:usb1="400078FF" w:usb2="00000021"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9E3CA4" w14:textId="77777777" w:rsidR="002833D8" w:rsidRDefault="002833D8">
      <w:r>
        <w:separator/>
      </w:r>
    </w:p>
  </w:footnote>
  <w:footnote w:type="continuationSeparator" w:id="0">
    <w:p w14:paraId="3841C881" w14:textId="77777777" w:rsidR="002833D8" w:rsidRDefault="002833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0861E9" w14:textId="2B8215BA" w:rsidR="004E2C31" w:rsidRDefault="004E2C31">
    <w:pPr>
      <w:pStyle w:val="Header"/>
    </w:pPr>
    <w:r>
      <w:rPr>
        <w:noProof/>
      </w:rPr>
      <w:drawing>
        <wp:inline distT="19050" distB="19050" distL="19050" distR="19050" wp14:anchorId="56E79628" wp14:editId="388845BB">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1"/>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874034592">
    <w:abstractNumId w:val="2"/>
  </w:num>
  <w:num w:numId="2" w16cid:durableId="1219129873">
    <w:abstractNumId w:val="0"/>
  </w:num>
  <w:num w:numId="3" w16cid:durableId="2014261986">
    <w:abstractNumId w:val="1"/>
  </w:num>
  <w:num w:numId="4" w16cid:durableId="19442199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082DAF"/>
    <w:rsid w:val="000B600B"/>
    <w:rsid w:val="001049C2"/>
    <w:rsid w:val="00104F52"/>
    <w:rsid w:val="001244B4"/>
    <w:rsid w:val="0014542C"/>
    <w:rsid w:val="001B3BCC"/>
    <w:rsid w:val="001F61E8"/>
    <w:rsid w:val="002209A8"/>
    <w:rsid w:val="00266308"/>
    <w:rsid w:val="002833D8"/>
    <w:rsid w:val="002C6A95"/>
    <w:rsid w:val="003455FD"/>
    <w:rsid w:val="003B5F0F"/>
    <w:rsid w:val="003D5AF6"/>
    <w:rsid w:val="00400C53"/>
    <w:rsid w:val="00427975"/>
    <w:rsid w:val="0046408A"/>
    <w:rsid w:val="00475789"/>
    <w:rsid w:val="004C3555"/>
    <w:rsid w:val="004E215A"/>
    <w:rsid w:val="004E2C31"/>
    <w:rsid w:val="005173A0"/>
    <w:rsid w:val="00536E02"/>
    <w:rsid w:val="00552386"/>
    <w:rsid w:val="005B0259"/>
    <w:rsid w:val="00603085"/>
    <w:rsid w:val="00662F76"/>
    <w:rsid w:val="007054B6"/>
    <w:rsid w:val="0078687E"/>
    <w:rsid w:val="007C7ED1"/>
    <w:rsid w:val="007E08AD"/>
    <w:rsid w:val="00854802"/>
    <w:rsid w:val="008833B1"/>
    <w:rsid w:val="0095360E"/>
    <w:rsid w:val="009C7B26"/>
    <w:rsid w:val="009D2C09"/>
    <w:rsid w:val="00A0394E"/>
    <w:rsid w:val="00A11E52"/>
    <w:rsid w:val="00A72CBB"/>
    <w:rsid w:val="00AE5245"/>
    <w:rsid w:val="00B2483D"/>
    <w:rsid w:val="00B31C36"/>
    <w:rsid w:val="00BD41E9"/>
    <w:rsid w:val="00BF712F"/>
    <w:rsid w:val="00C33370"/>
    <w:rsid w:val="00C67F9C"/>
    <w:rsid w:val="00C84413"/>
    <w:rsid w:val="00CE1B3A"/>
    <w:rsid w:val="00D2158C"/>
    <w:rsid w:val="00D30B82"/>
    <w:rsid w:val="00D75E93"/>
    <w:rsid w:val="00D80439"/>
    <w:rsid w:val="00DA39D2"/>
    <w:rsid w:val="00DB4F16"/>
    <w:rsid w:val="00DE0D1A"/>
    <w:rsid w:val="00EA4D9C"/>
    <w:rsid w:val="00F102CC"/>
    <w:rsid w:val="00F910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2C31"/>
    <w:pPr>
      <w:tabs>
        <w:tab w:val="center" w:pos="4513"/>
        <w:tab w:val="right" w:pos="9026"/>
      </w:tabs>
    </w:pPr>
  </w:style>
  <w:style w:type="character" w:customStyle="1" w:styleId="HeaderChar">
    <w:name w:val="Header Char"/>
    <w:basedOn w:val="DefaultParagraphFont"/>
    <w:link w:val="Header"/>
    <w:uiPriority w:val="99"/>
    <w:rsid w:val="004E2C31"/>
  </w:style>
  <w:style w:type="paragraph" w:styleId="Footer">
    <w:name w:val="footer"/>
    <w:basedOn w:val="Normal"/>
    <w:link w:val="FooterChar"/>
    <w:uiPriority w:val="99"/>
    <w:unhideWhenUsed/>
    <w:rsid w:val="004E2C31"/>
    <w:pPr>
      <w:tabs>
        <w:tab w:val="center" w:pos="4513"/>
        <w:tab w:val="right" w:pos="9026"/>
      </w:tabs>
    </w:pPr>
  </w:style>
  <w:style w:type="character" w:customStyle="1" w:styleId="FooterChar">
    <w:name w:val="Footer Char"/>
    <w:basedOn w:val="DefaultParagraphFont"/>
    <w:link w:val="Footer"/>
    <w:uiPriority w:val="99"/>
    <w:rsid w:val="004E2C31"/>
  </w:style>
  <w:style w:type="character" w:styleId="Hyperlink">
    <w:name w:val="Hyperlink"/>
    <w:basedOn w:val="DefaultParagraphFont"/>
    <w:uiPriority w:val="99"/>
    <w:unhideWhenUsed/>
    <w:rsid w:val="00D2158C"/>
    <w:rPr>
      <w:color w:val="0000FF" w:themeColor="hyperlink"/>
      <w:u w:val="single"/>
    </w:rPr>
  </w:style>
  <w:style w:type="character" w:styleId="FollowedHyperlink">
    <w:name w:val="FollowedHyperlink"/>
    <w:basedOn w:val="DefaultParagraphFont"/>
    <w:uiPriority w:val="99"/>
    <w:semiHidden/>
    <w:unhideWhenUsed/>
    <w:rsid w:val="00D2158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osf.io/xfpn4/" TargetMode="External"/><Relationship Id="rId12" Type="http://schemas.openxmlformats.org/officeDocument/2006/relationships/hyperlink" Target="https://reviewer.elifesciences.org/author-guide/journal-policies"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7554/eLife.48175"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38/d41586-020-01751-5" TargetMode="External"/><Relationship Id="rId5" Type="http://schemas.openxmlformats.org/officeDocument/2006/relationships/footnotes" Target="footnotes.xml"/><Relationship Id="rId15" Type="http://schemas.openxmlformats.org/officeDocument/2006/relationships/hyperlink" Target="https://doi.org/10.5281/zenodo.14599001" TargetMode="External"/><Relationship Id="rId10" Type="http://schemas.openxmlformats.org/officeDocument/2006/relationships/hyperlink" Target="http://www.plosbiology.org/article/info:doi/10.1371/journal.pbio.1000412" TargetMode="Externa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biosharing.org/" TargetMode="External"/><Relationship Id="rId14" Type="http://schemas.openxmlformats.org/officeDocument/2006/relationships/hyperlink" Target="https://scicrunch.org/resource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6</Pages>
  <Words>2344</Words>
  <Characters>12894</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 Carlos Prados Rosales</dc:creator>
  <cp:lastModifiedBy>Rafael Carlos Prados Rosales</cp:lastModifiedBy>
  <cp:revision>17</cp:revision>
  <dcterms:created xsi:type="dcterms:W3CDTF">2025-01-06T10:53:00Z</dcterms:created>
  <dcterms:modified xsi:type="dcterms:W3CDTF">2025-01-06T11:05:00Z</dcterms:modified>
</cp:coreProperties>
</file>